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83199" w14:textId="70F33B04" w:rsidR="005E18D5" w:rsidRPr="005E18D5" w:rsidRDefault="00FD7348" w:rsidP="005E18D5">
      <w:pPr>
        <w:spacing w:after="120" w:line="480" w:lineRule="auto"/>
        <w:jc w:val="both"/>
        <w:rPr>
          <w:rFonts w:ascii="Times New Roman" w:eastAsiaTheme="majorEastAsia" w:hAnsi="Times New Roman" w:cs="Times New Roman"/>
          <w:b/>
          <w:bCs/>
          <w:color w:val="2F5496" w:themeColor="accent1" w:themeShade="BF"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bCs/>
          <w:sz w:val="24"/>
          <w:szCs w:val="24"/>
        </w:rPr>
        <w:t>Supplemental Table S1</w:t>
      </w:r>
      <w:r w:rsidR="005E18D5" w:rsidRPr="005E18D5">
        <w:rPr>
          <w:rFonts w:ascii="Times New Roman" w:eastAsiaTheme="majorEastAsia" w:hAnsi="Times New Roman" w:cs="Times New Roman"/>
          <w:b/>
          <w:bCs/>
          <w:sz w:val="24"/>
          <w:szCs w:val="24"/>
        </w:rPr>
        <w:t>: Primers used in this manuscript</w:t>
      </w:r>
    </w:p>
    <w:tbl>
      <w:tblPr>
        <w:tblW w:w="9106" w:type="dxa"/>
        <w:tblInd w:w="108" w:type="dxa"/>
        <w:tblLayout w:type="fixed"/>
        <w:tblLook w:val="0400" w:firstRow="0" w:lastRow="0" w:firstColumn="0" w:lastColumn="0" w:noHBand="0" w:noVBand="1"/>
      </w:tblPr>
      <w:tblGrid>
        <w:gridCol w:w="1780"/>
        <w:gridCol w:w="5200"/>
        <w:gridCol w:w="2126"/>
      </w:tblGrid>
      <w:tr w:rsidR="005E18D5" w:rsidRPr="005E18D5" w14:paraId="4ABAFD99" w14:textId="77777777" w:rsidTr="004961FB">
        <w:trPr>
          <w:trHeight w:val="340"/>
        </w:trPr>
        <w:tc>
          <w:tcPr>
            <w:tcW w:w="1780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0A3812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rimer</w:t>
            </w:r>
          </w:p>
        </w:tc>
        <w:tc>
          <w:tcPr>
            <w:tcW w:w="5200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nil"/>
            </w:tcBorders>
            <w:shd w:val="clear" w:color="auto" w:fill="auto"/>
            <w:vAlign w:val="center"/>
          </w:tcPr>
          <w:p w14:paraId="2B9F062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equence (5’-3’)</w:t>
            </w:r>
          </w:p>
        </w:tc>
        <w:tc>
          <w:tcPr>
            <w:tcW w:w="2126" w:type="dxa"/>
            <w:tcBorders>
              <w:top w:val="single" w:sz="12" w:space="0" w:color="000000" w:themeColor="text1"/>
              <w:left w:val="nil"/>
              <w:bottom w:val="single" w:sz="12" w:space="0" w:color="000000" w:themeColor="text1"/>
              <w:right w:val="nil"/>
            </w:tcBorders>
            <w:shd w:val="clear" w:color="auto" w:fill="auto"/>
            <w:vAlign w:val="center"/>
          </w:tcPr>
          <w:p w14:paraId="0EBB83C6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ource</w:t>
            </w:r>
          </w:p>
        </w:tc>
      </w:tr>
      <w:tr w:rsidR="005E18D5" w:rsidRPr="005E18D5" w14:paraId="196C2C09" w14:textId="77777777" w:rsidTr="004961FB">
        <w:trPr>
          <w:trHeight w:val="340"/>
        </w:trPr>
        <w:tc>
          <w:tcPr>
            <w:tcW w:w="1780" w:type="dxa"/>
            <w:tcBorders>
              <w:top w:val="single" w:sz="12" w:space="0" w:color="000000" w:themeColor="text1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29FB90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UF</w:t>
            </w:r>
          </w:p>
        </w:tc>
        <w:tc>
          <w:tcPr>
            <w:tcW w:w="5200" w:type="dxa"/>
            <w:tcBorders>
              <w:top w:val="single" w:sz="12" w:space="0" w:color="000000" w:themeColor="text1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448A820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TCTTGGGCTTAAAGAAGCA</w:t>
            </w:r>
          </w:p>
        </w:tc>
        <w:tc>
          <w:tcPr>
            <w:tcW w:w="2126" w:type="dxa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AB5F1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0567EEB5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65E2029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A8AA3A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GTCTAGCTATCGCCATGTATATCTAGCAGTTGGCGGC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B582C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61A87274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F3D4F5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E1AE38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TGCTGAAGATCAGTTGGGTATACCCAAGCGAGTCAATTA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96863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5B69F4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63BB0F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B01ECD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CCCAATGCTCGTTATGAC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E7FBE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F8D8BB1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A0A78D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Kn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ECB5D9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GCCGCCAACTGCTAGATATACATGGCGATAGCTAGAC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D3847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6CC3345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434E38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aP-Kn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C0AD22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TAATTGACTCGCTTGGGTATACCCAACTGATCTTCAGCAT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2BBBB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5BF88D3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2D799D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tpG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43664D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TCGCTGGATCCCTGAGTT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C65BE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2B7438E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FF0E87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tpG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811C5B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GTCTAGCTATCGCCATGTATTGCTAATGCTTGAGACAATATTC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DBAE3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F771396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6BA774A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tpG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123405B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TGCTGAAGATCAGTTGGGTGCAATATGAATAATCACCAATAGA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CE4E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425F57D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6376A64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tpG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6F92C6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CCATGTTTGGCTTCATGC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2986D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19FA540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4F479606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tpG-Kn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85355B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GAATATTGTCTCAAGCATTAGCAATACATGGCGATAGCTAGAC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0B6EA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6A07F84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49359C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htpG-Kn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3E7DA0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CTATTGGTGATTATTCATATTGCACCCAACTGATCTTCAGCAT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3CA9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C6124F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648B14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DC71E8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GCTTCAGCAGACATCGGA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EB9FE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0EA21A1C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35D5358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4F74909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TGCTGAAGATCAGTTGGGTCGAATTGTTCACCAGCACCAA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DB719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6BB73E9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BD04CA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118BFF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GTCTAGCTATCGCCATGTATAATGTGAGAGTTAGTCTATT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8A1E5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1EBBB4B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05A716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8BC22C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TAGTAATGTGGTGGCGC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8F7656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48D599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211C9F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Kn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1F7E0CF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AATAGACTAACTCTCACATTATACATGGCGATAGCTAGAC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C4C38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4EF9FED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DB40B3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X-Kn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F1F30B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TGGTGCTGGTGAACAATTCGACCCAACTGATCTTCAGCAT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9DDB3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58C9832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67D723D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reC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438783D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AAGGCACACGTGATGGT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8BB0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19234919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DB7920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reC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669E48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GCGATTCAGGTTCATCATGCACTCCAGCCCGGGGAATATA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7185B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3996949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9B7FD7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reC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284106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GTAAATTGTCACAACGCCGTGATCTAAGTGCCAATCACC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62C9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C293CF8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F68D37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reC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13861E3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GTAAAAATGCGGTTGGG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4188C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6A1EC8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514C78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reC-Gn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937E3F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TATATTCCCCGGGCTGGAGTGCATGATGAACCTGAATCGC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31EEC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6874559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CFD007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reC-Gn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108B3C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CAGCGTAAAATAGGCAATCCACGGCGTTGTGACAATTTAC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4754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6FC70961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205B3D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FD11B5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CTCATCTACAGCAAAACCATG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12C97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BD51CF8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41BFCED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766DF61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GTAAATTGTCACAACGCCGTGGATTGCCTATTTTACGCTG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86220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703C520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39C5449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5FE611E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GCGATTCAGGTTCATCATGCATGCTGAAAACGACAAATCTTC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48AC3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17630BF2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6AE1BD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06FD2D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AATTTTGGGTCGGGGCG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F7541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5688190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4DCE0A5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Gn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746EC99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GAAGATTTGTCGTTTTCAGCATGCATGATGAACCTGAATCGC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38DC4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6255984E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453F5A5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J-Gn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A7A6EB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GGTGATTGGCACTTAGATCACGGCGTTGTGACAATTTAC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F7110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E6A004D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8C0C2D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dA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5FFE8D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GCATGAAACCTGCCAAGA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94F43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CB9128D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39A82C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dA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79971ED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AGCGAATGCCGGGTAATAACTTTGAAATCAAATCCGCAAC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6500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480093B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6309AEA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dA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57DE0D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TTCTTCGGGGCGAAAACAAAACTCTGAGTGGTATTAATTTG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28277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32ED6C5A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EEEEAF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dA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0EB8A0A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CTTCCACTGTAGCACGT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7225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44AFBC2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9627F2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dA-Cm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2B3E4F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CAAATTAATACCACTCAGAGTTTTGTTTTCGCCCCGAAGAA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629DC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EE5666E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7BA92AF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odA-Cm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3E2891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GTTGCGGATTTGATTTCAAAGTTATTACCCGGCATTCGCT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B13FB2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FEFD9E2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19770D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49D0AAA4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TCATTGGCCAGAATGAA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2F3ACE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134F28D8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0F86A645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BA55F8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TTCTTCGGGGCGAAAACGGTCTTGAAACATTGCCC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DF224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51AA6C2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EDEB12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03FC27F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AGCGAATGCCGGGTAATAAAGCTGGGTAAACATATCAAA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154FF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73AFE27E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20527A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ACF370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GCTTTGCTTCATCGCTAT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F60C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1F348CFC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3D90EAD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Cm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7B8D354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GGGCAATGTTTCAAGACCGTTTTCGCCCCGAAGAA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40FCF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0D48CEC7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3E115486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pB-Cm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9E45C44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TTTGATATGTTTACCCAGCTTTATTACCCGGCATTCGCT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B47067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5E18D5" w:rsidRPr="005E18D5" w14:paraId="2034595D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3D3153F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K-U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286F73B1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ATCCTTCTTCCGCCCTC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B606E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a211aed1quh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5E18D5" w:rsidRPr="005E18D5" w14:paraId="0B703F91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1354FF2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K-U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ECD681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AGCGAATGCCGGGTAATAAATCGTCATGATGCACCCCAT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1FFE6B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uYouCooD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5E18D5" w:rsidRPr="005E18D5" w14:paraId="7EAD1CA4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6C435858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K-D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6EA10A6C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TTCTTCGGGGCGAAAACTCAAGCTATCACCCTAAAAAAA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19C526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LudFvSlC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5E18D5" w:rsidRPr="005E18D5" w14:paraId="6DDBE82F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230B79D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K-D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3200DB93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GGACAATTACTGCAAGCC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F4729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JK3w3coQ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5E18D5" w:rsidRPr="005E18D5" w14:paraId="0F9B8082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2867462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K-CmF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1CFB931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TTTTTTTAGGGTGATAGCTTGAGTTTTCGCCCCGAAGAACG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46F7C0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QwkHD2IC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5E18D5" w:rsidRPr="005E18D5" w14:paraId="433205E4" w14:textId="77777777" w:rsidTr="004961FB">
        <w:trPr>
          <w:trHeight w:val="340"/>
        </w:trPr>
        <w:tc>
          <w:tcPr>
            <w:tcW w:w="1780" w:type="dxa"/>
            <w:tcBorders>
              <w:top w:val="nil"/>
              <w:left w:val="nil"/>
              <w:bottom w:val="nil"/>
              <w:right w:val="single" w:sz="12" w:space="0" w:color="000000" w:themeColor="text1"/>
            </w:tcBorders>
            <w:shd w:val="clear" w:color="auto" w:fill="auto"/>
            <w:vAlign w:val="center"/>
          </w:tcPr>
          <w:p w14:paraId="5B9DA329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dnaK-CmR</w:t>
            </w:r>
          </w:p>
        </w:tc>
        <w:tc>
          <w:tcPr>
            <w:tcW w:w="5200" w:type="dxa"/>
            <w:tcBorders>
              <w:top w:val="nil"/>
              <w:left w:val="single" w:sz="12" w:space="0" w:color="000000" w:themeColor="text1"/>
              <w:bottom w:val="nil"/>
              <w:right w:val="nil"/>
            </w:tcBorders>
            <w:shd w:val="clear" w:color="auto" w:fill="auto"/>
            <w:vAlign w:val="center"/>
          </w:tcPr>
          <w:p w14:paraId="498954F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GGGGTGCATCATGACGATTTATTACCCGGCATTCGCTGC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DE90A" w14:textId="77777777" w:rsidR="005E18D5" w:rsidRPr="005E18D5" w:rsidRDefault="005E18D5" w:rsidP="004961FB">
            <w:pPr>
              <w:spacing w:after="12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ZOTERO_ITEM CSL_CITATION {"citationID":"Qt8ymQux","properties":{"formattedCitation":"(Liang et al., 2023)","plainCitation":"(Liang et al., 2023)","noteIndex":0},"citationItems":[{"id":4774,"uris":["http://zotero.org/users/10231209/items/BDHDWGX4","http://zotero.org/users/10231209/items/GS66TS2D"],"itemData":{"id":4774,"type":"article-journal","abstract":"As a bacterium that thrives in warm water ecosystems, Legionella pneumophila is a key factor motivating regulations on hot water systems. Two major measures to\ncontrol Legionella are high circulating temperatures intended to curtail growth and the use of ...","archive_location":"1752 N St., N.W., Washington, DC","container-title":"Applied and Environmental Microbiology","DOI":"10.1128/aem.00666-23","language":"EN","license":"Copyright © 2023 Liang et al.","note":"publisher: American Society for Microbiology1752 N St., N.W., Washington, DC","source":"journals.asm.org","title":"Development of heat-shock resistance in Legionella pneumophila modeled by experimental evolution","URL":"https://journals.asm.org/doi/10.1128/aem.00666-23","author":[{"family":"Liang","given":"Jeffrey"},{"family":"Cameron","given":"Gillian"},{"family":"Faucher","given":"Sébastien P."}],"accessed":{"date-parts":[["2023",9,5]]},"issued":{"date-parts":[["2023",9,5]]}}}],"schema":"https://github.com/citation-style-language/schema/raw/master/csl-citation.json"} </w:instrTex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5E18D5">
              <w:rPr>
                <w:rFonts w:ascii="Times New Roman" w:hAnsi="Times New Roman" w:cs="Times New Roman"/>
                <w:sz w:val="24"/>
                <w:szCs w:val="24"/>
              </w:rPr>
              <w:t>(Liang et al., 2023)</w:t>
            </w:r>
            <w:r w:rsidRPr="005E18D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2DD96C33" w14:textId="77777777" w:rsidR="00E47259" w:rsidRPr="005E18D5" w:rsidRDefault="00E47259">
      <w:pPr>
        <w:rPr>
          <w:rFonts w:ascii="Times New Roman" w:hAnsi="Times New Roman" w:cs="Times New Roman"/>
          <w:sz w:val="24"/>
          <w:szCs w:val="24"/>
        </w:rPr>
      </w:pPr>
    </w:p>
    <w:sectPr w:rsidR="00E47259" w:rsidRPr="005E18D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18D5"/>
    <w:rsid w:val="005E18D5"/>
    <w:rsid w:val="00DA5E4C"/>
    <w:rsid w:val="00E47259"/>
    <w:rsid w:val="00FD7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1ACEB8"/>
  <w15:chartTrackingRefBased/>
  <w15:docId w15:val="{02ADEBB1-E06C-4C9C-B36F-05C70B61F8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18D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693</Words>
  <Characters>9652</Characters>
  <Application>Microsoft Office Word</Application>
  <DocSecurity>0</DocSecurity>
  <Lines>80</Lines>
  <Paragraphs>22</Paragraphs>
  <ScaleCrop>false</ScaleCrop>
  <Company/>
  <LinksUpToDate>false</LinksUpToDate>
  <CharactersWithSpaces>11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Liang</dc:creator>
  <cp:keywords/>
  <dc:description/>
  <cp:lastModifiedBy>Jeffrey Liang</cp:lastModifiedBy>
  <cp:revision>2</cp:revision>
  <dcterms:created xsi:type="dcterms:W3CDTF">2024-01-23T14:46:00Z</dcterms:created>
  <dcterms:modified xsi:type="dcterms:W3CDTF">2024-01-23T14:46:00Z</dcterms:modified>
</cp:coreProperties>
</file>